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2D304B" w:rsidRDefault="002D304B" w:rsidP="001B6464">
      <w:pPr>
        <w:spacing w:after="0" w:line="240" w:lineRule="auto"/>
        <w:jc w:val="center"/>
        <w:rPr>
          <w:rFonts w:ascii="Times New Roman" w:hAnsi="Times New Roman" w:cs="Times New Roman"/>
          <w:b/>
          <w:sz w:val="24"/>
          <w:szCs w:val="24"/>
        </w:rPr>
      </w:pPr>
      <w:r w:rsidRPr="002D304B">
        <w:rPr>
          <w:rFonts w:ascii="Times New Roman" w:hAnsi="Times New Roman" w:cs="Times New Roman"/>
          <w:b/>
          <w:sz w:val="24"/>
          <w:szCs w:val="24"/>
        </w:rPr>
        <w:t xml:space="preserve">FARIDAT ABIOLA AYOOLA </w:t>
      </w:r>
    </w:p>
    <w:p w:rsidR="00CD7A2B" w:rsidRDefault="002D304B" w:rsidP="001B6464">
      <w:pPr>
        <w:spacing w:after="0" w:line="240" w:lineRule="auto"/>
        <w:jc w:val="center"/>
        <w:rPr>
          <w:rFonts w:ascii="Times New Roman" w:hAnsi="Times New Roman" w:cs="Times New Roman"/>
          <w:b/>
          <w:sz w:val="24"/>
          <w:szCs w:val="24"/>
        </w:rPr>
      </w:pPr>
      <w:r w:rsidRPr="002D304B">
        <w:rPr>
          <w:rFonts w:ascii="Times New Roman" w:hAnsi="Times New Roman" w:cs="Times New Roman"/>
          <w:b/>
          <w:sz w:val="24"/>
          <w:szCs w:val="24"/>
        </w:rPr>
        <w:t>ND/23/SLT/PT/0094</w:t>
      </w:r>
    </w:p>
    <w:p w:rsidR="00670EDD" w:rsidRDefault="00670EDD" w:rsidP="00C73AD7">
      <w:pPr>
        <w:spacing w:after="0" w:line="240" w:lineRule="auto"/>
        <w:jc w:val="center"/>
        <w:rPr>
          <w:rFonts w:ascii="Times New Roman" w:hAnsi="Times New Roman" w:cs="Times New Roman"/>
          <w:sz w:val="24"/>
          <w:szCs w:val="24"/>
        </w:rPr>
      </w:pPr>
    </w:p>
    <w:p w:rsidR="001B6464" w:rsidRDefault="001B6464"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15743B">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1C57CA" w:rsidRDefault="00D56290" w:rsidP="00C73AD7">
      <w:pPr>
        <w:spacing w:line="276"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11" name="Picture 2" descr="C:\Users\USER\Downloads\WhatsApp Image 2025-10-06 at 1.40.2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5-10-06 at 1.40.21 PM.jpeg"/>
                    <pic:cNvPicPr>
                      <a:picLocks noChangeAspect="1" noChangeArrowheads="1"/>
                    </pic:cNvPicPr>
                  </pic:nvPicPr>
                  <pic:blipFill>
                    <a:blip r:embed="rId7"/>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lastRenderedPageBreak/>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8"/>
          <w:footerReference w:type="default" r:id="rId9"/>
          <w:footerReference w:type="first" r:id="rId10"/>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30612C"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30612C"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C73AD7"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C73AD7"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C73AD7" w:rsidRPr="00BA5366">
        <w:rPr>
          <w:rFonts w:ascii="Times New Roman" w:hAnsi="Times New Roman" w:cs="Times New Roman"/>
          <w:bCs/>
          <w:i/>
          <w:iCs/>
          <w:sz w:val="24"/>
          <w:szCs w:val="24"/>
          <w:lang w:val="en-US"/>
        </w:rPr>
        <w:t>American Journal of Energy Research, 2021</w:t>
      </w:r>
      <w:r w:rsidR="00C73AD7" w:rsidRPr="00BA5366">
        <w:rPr>
          <w:rFonts w:ascii="Times New Roman" w:hAnsi="Times New Roman" w:cs="Times New Roman"/>
          <w:bCs/>
          <w:sz w:val="24"/>
          <w:szCs w:val="24"/>
          <w:lang w:val="en-US"/>
        </w:rPr>
        <w:t xml:space="preserve">, </w:t>
      </w:r>
      <w:r w:rsidR="00C73AD7" w:rsidRPr="00BA5366">
        <w:rPr>
          <w:rFonts w:ascii="Times New Roman" w:hAnsi="Times New Roman" w:cs="Times New Roman"/>
          <w:bCs/>
          <w:i/>
          <w:iCs/>
          <w:sz w:val="24"/>
          <w:szCs w:val="24"/>
          <w:lang w:val="en-US"/>
        </w:rPr>
        <w:t>9</w:t>
      </w:r>
      <w:r w:rsidR="00C73AD7"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end"/>
      </w:r>
      <w:bookmarkEnd w:id="2"/>
    </w:p>
    <w:sectPr w:rsidR="00072901" w:rsidSect="00BA5366">
      <w:footerReference w:type="even" r:id="rId20"/>
      <w:footerReference w:type="default" r:id="rId21"/>
      <w:footerReference w:type="first" r:id="rId22"/>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1A23" w:rsidRDefault="000A1A23" w:rsidP="00154901">
      <w:pPr>
        <w:spacing w:after="0" w:line="240" w:lineRule="auto"/>
      </w:pPr>
      <w:r>
        <w:separator/>
      </w:r>
    </w:p>
  </w:endnote>
  <w:endnote w:type="continuationSeparator" w:id="1">
    <w:p w:rsidR="000A1A23" w:rsidRDefault="000A1A23" w:rsidP="001549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D56290">
      <w:rPr>
        <w:noProof/>
      </w:rPr>
      <w:t>ii</w:t>
    </w:r>
    <w:r>
      <w:fldChar w:fldCharType="end"/>
    </w:r>
  </w:p>
  <w:p w:rsidR="00B6363D" w:rsidRDefault="000A1A2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D56290">
      <w:rPr>
        <w:noProof/>
      </w:rPr>
      <w:t>i</w:t>
    </w:r>
    <w:r>
      <w:fldChar w:fldCharType="end"/>
    </w:r>
  </w:p>
  <w:p w:rsidR="00B6363D" w:rsidRDefault="000A1A2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D56290">
      <w:rPr>
        <w:noProof/>
      </w:rPr>
      <w:t>5</w:t>
    </w:r>
    <w:r>
      <w:fldChar w:fldCharType="end"/>
    </w:r>
  </w:p>
  <w:p w:rsidR="00083EAB" w:rsidRDefault="000A1A2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294D93">
      <w:rPr>
        <w:noProof/>
      </w:rPr>
      <w:t>1</w:t>
    </w:r>
    <w:r>
      <w:fldChar w:fldCharType="end"/>
    </w:r>
  </w:p>
  <w:p w:rsidR="00083EAB" w:rsidRDefault="000A1A2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1A23" w:rsidRDefault="000A1A23" w:rsidP="00154901">
      <w:pPr>
        <w:spacing w:after="0" w:line="240" w:lineRule="auto"/>
      </w:pPr>
      <w:r>
        <w:separator/>
      </w:r>
    </w:p>
  </w:footnote>
  <w:footnote w:type="continuationSeparator" w:id="1">
    <w:p w:rsidR="000A1A23" w:rsidRDefault="000A1A23" w:rsidP="001549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73AD7"/>
    <w:rsid w:val="000A1A23"/>
    <w:rsid w:val="00154901"/>
    <w:rsid w:val="0015743B"/>
    <w:rsid w:val="001B6464"/>
    <w:rsid w:val="001C57CA"/>
    <w:rsid w:val="0029048E"/>
    <w:rsid w:val="00294D93"/>
    <w:rsid w:val="002D304B"/>
    <w:rsid w:val="0030612C"/>
    <w:rsid w:val="003A6811"/>
    <w:rsid w:val="00444CA2"/>
    <w:rsid w:val="00456474"/>
    <w:rsid w:val="00474137"/>
    <w:rsid w:val="004B4F65"/>
    <w:rsid w:val="00502B66"/>
    <w:rsid w:val="005A7B0F"/>
    <w:rsid w:val="00670EDD"/>
    <w:rsid w:val="00873438"/>
    <w:rsid w:val="008B721F"/>
    <w:rsid w:val="00977A65"/>
    <w:rsid w:val="00BD7253"/>
    <w:rsid w:val="00C73AD7"/>
    <w:rsid w:val="00CD7A2B"/>
    <w:rsid w:val="00D5629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 w:type="paragraph" w:styleId="BalloonText">
    <w:name w:val="Balloon Text"/>
    <w:basedOn w:val="Normal"/>
    <w:link w:val="BalloonTextChar"/>
    <w:uiPriority w:val="99"/>
    <w:semiHidden/>
    <w:unhideWhenUsed/>
    <w:rsid w:val="001C5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7CA"/>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25</Pages>
  <Words>5788</Words>
  <Characters>3299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dcterms:created xsi:type="dcterms:W3CDTF">2025-08-12T11:04:00Z</dcterms:created>
  <dcterms:modified xsi:type="dcterms:W3CDTF">2025-10-06T12:41:00Z</dcterms:modified>
</cp:coreProperties>
</file>